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302CA" w:rsidRPr="00A302CA" w:rsidRDefault="00A302CA" w:rsidP="00A302CA">
      <w:pPr>
        <w:pStyle w:val="Caption"/>
        <w:keepNext/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</w:pPr>
      <w:bookmarkStart w:id="0" w:name="_GoBack"/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 xml:space="preserve">Supplementary Table </w:t>
      </w:r>
      <w:bookmarkEnd w:id="0"/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>S</w:t>
      </w:r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begin"/>
      </w:r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instrText xml:space="preserve"> SEQ Table \* ARABIC </w:instrText>
      </w:r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separate"/>
      </w:r>
      <w:r w:rsidR="007457BE"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16"/>
          <w:szCs w:val="16"/>
        </w:rPr>
        <w:t>1</w:t>
      </w:r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end"/>
      </w:r>
      <w:r w:rsidRPr="00A302C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 xml:space="preserve">. </w:t>
      </w:r>
      <w:r w:rsidRPr="00A302CA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Chemical compounds </w:t>
      </w:r>
      <w:r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of</w:t>
      </w:r>
      <w:r w:rsidRPr="00A302CA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Pr="00A302CA">
        <w:rPr>
          <w:rFonts w:asciiTheme="majorBidi" w:hAnsiTheme="majorBidi" w:cstheme="majorBidi"/>
          <w:color w:val="auto"/>
          <w:sz w:val="16"/>
          <w:szCs w:val="16"/>
        </w:rPr>
        <w:t>Cymbopogon citratus</w:t>
      </w:r>
      <w:r w:rsidRPr="00A302CA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long with molecular formula, molecular weight and chemical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97"/>
        <w:gridCol w:w="2169"/>
        <w:gridCol w:w="1002"/>
        <w:gridCol w:w="1189"/>
        <w:gridCol w:w="3769"/>
      </w:tblGrid>
      <w:tr w:rsidR="00A302CA" w:rsidRPr="00A302CA" w:rsidTr="00A302C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Source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ompoun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Molecular formul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Molecular Weight (g/mol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Reference</w:t>
            </w:r>
          </w:p>
        </w:tc>
      </w:tr>
      <w:tr w:rsidR="00A302CA" w:rsidRPr="00A302CA" w:rsidTr="00A302CA">
        <w:trPr>
          <w:trHeight w:val="133"/>
          <w:jc w:val="center"/>
        </w:trPr>
        <w:tc>
          <w:tcPr>
            <w:tcW w:w="0" w:type="auto"/>
            <w:tcBorders>
              <w:top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638011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A302CA" w:rsidRPr="00A302CA" w:rsidRDefault="00A302CA" w:rsidP="00A302CA">
            <w:pPr>
              <w:shd w:val="clear" w:color="auto" w:fill="FFFFFF"/>
              <w:spacing w:after="0" w:line="360" w:lineRule="auto"/>
              <w:jc w:val="center"/>
              <w:outlineLvl w:val="0"/>
              <w:rPr>
                <w:rFonts w:ascii="Times New Roman" w:eastAsia="Times New Roman" w:hAnsi="Times New Roman" w:cs="Times New Roman"/>
                <w:kern w:val="36"/>
                <w:sz w:val="14"/>
                <w:szCs w:val="14"/>
              </w:rPr>
            </w:pPr>
            <w:bookmarkStart w:id="1" w:name="_Toc51245424"/>
            <w:bookmarkStart w:id="2" w:name="_Toc51519213"/>
            <w:bookmarkStart w:id="3" w:name="_Toc51519580"/>
            <w:bookmarkStart w:id="4" w:name="_Toc51918589"/>
            <w:r w:rsidRPr="00A302CA">
              <w:rPr>
                <w:rFonts w:ascii="Times New Roman" w:eastAsia="Times New Roman" w:hAnsi="Times New Roman" w:cs="Times New Roman"/>
                <w:kern w:val="36"/>
                <w:sz w:val="14"/>
                <w:szCs w:val="14"/>
              </w:rPr>
              <w:t>Citral</w:t>
            </w:r>
            <w:bookmarkEnd w:id="1"/>
            <w:bookmarkEnd w:id="2"/>
            <w:bookmarkEnd w:id="3"/>
            <w:bookmarkEnd w:id="4"/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" w:anchor="query=C10H16O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O</w:t>
              </w:r>
            </w:hyperlink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Ranitha&lt;/Author&gt;&lt;Year&gt;2014&lt;/Year&gt;&lt;RecNum&gt;16&lt;/RecNum&gt;&lt;DisplayText&gt;(Ranitha, Nour et al. 2014)&lt;/DisplayText&gt;&lt;record&gt;&lt;rec-number&gt;16&lt;/rec-number&gt;&lt;foreign-keys&gt;&lt;key app="EN" db-id="ep2exfxfetxzwjefw27v5xfl599zdv52p5ez" timestamp="1647366997"&gt;16&lt;/key&gt;&lt;/foreign-keys&gt;&lt;ref-type name="Journal Article"&gt;17&lt;/ref-type&gt;&lt;contributors&gt;&lt;authors&gt;&lt;author&gt;Ranitha, M&lt;/author&gt;&lt;author&gt;Nour, Abdurahman H&lt;/author&gt;&lt;author&gt;Sulaiman, Ziad A&lt;/author&gt;&lt;author&gt;Nour, Azhari H&lt;/author&gt;&lt;/authors&gt;&lt;/contributors&gt;&lt;titles&gt;&lt;title&gt;A Comparative study of Lemongrass (Cymbopogon citratus) essential oil extracted by microwave-assisted hydrodistillation (MAHD) and conventional hydrodistillation (HD) method&lt;/title&gt;&lt;secondary-title&gt;International Journal of Chemical Engineering and Applications&lt;/secondary-title&gt;&lt;/titles&gt;&lt;periodical&gt;&lt;full-title&gt;International Journal of Chemical Engineering and Applications&lt;/full-title&gt;&lt;/periodical&gt;&lt;pages&gt;104&lt;/pages&gt;&lt;volume&gt;5&lt;/volume&gt;&lt;number&gt;2&lt;/number&gt;&lt;dates&gt;&lt;year&gt;2014&lt;/year&gt;&lt;/dates&gt;&lt;isbn&gt;2010-0221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Ranitha, Nour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884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tronello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5" w:anchor="query=C10H20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6.2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Ranitha&lt;/Author&gt;&lt;Year&gt;2014&lt;/Year&gt;&lt;RecNum&gt;16&lt;/RecNum&gt;&lt;DisplayText&gt;(Ranitha, Nour et al. 2014)&lt;/DisplayText&gt;&lt;record&gt;&lt;rec-number&gt;16&lt;/rec-number&gt;&lt;foreign-keys&gt;&lt;key app="EN" db-id="ep2exfxfetxzwjefw27v5xfl599zdv52p5ez" timestamp="1647366997"&gt;16&lt;/key&gt;&lt;/foreign-keys&gt;&lt;ref-type name="Journal Article"&gt;17&lt;/ref-type&gt;&lt;contributors&gt;&lt;authors&gt;&lt;author&gt;Ranitha, M&lt;/author&gt;&lt;author&gt;Nour, Abdurahman H&lt;/author&gt;&lt;author&gt;Sulaiman, Ziad A&lt;/author&gt;&lt;author&gt;Nour, Azhari H&lt;/author&gt;&lt;/authors&gt;&lt;/contributors&gt;&lt;titles&gt;&lt;title&gt;A Comparative study of Lemongrass (Cymbopogon citratus) essential oil extracted by microwave-assisted hydrodistillation (MAHD) and conventional hydrodistillation (HD) method&lt;/title&gt;&lt;secondary-title&gt;International Journal of Chemical Engineering and Applications&lt;/secondary-title&gt;&lt;/titles&gt;&lt;periodical&gt;&lt;full-title&gt;International Journal of Chemical Engineering and Applications&lt;/full-title&gt;&lt;/periodical&gt;&lt;pages&gt;104&lt;/pages&gt;&lt;volume&gt;5&lt;/volume&gt;&lt;number&gt;2&lt;/number&gt;&lt;dates&gt;&lt;year&gt;2014&lt;/year&gt;&lt;/dates&gt;&lt;isbn&gt;2010-0221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Ranitha, Nour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2722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bookmarkStart w:id="5" w:name="_Toc51245425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Selina-6-en-4-ol</w:t>
            </w:r>
            <w:bookmarkEnd w:id="5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6" w:anchor="query=C15H2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2.3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&lt;EndNote&gt;&lt;Cite&gt;&lt;Author&gt;Amini&lt;/Author&gt;&lt;RecNum&gt;17&lt;/RecNum&gt;&lt;DisplayText&gt;(Amini , Costa, Pinheiro et al. 2013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Costa&lt;/Author&gt;&lt;Year&gt;2013&lt;/Year&gt;&lt;RecNum&gt;18&lt;/RecNum&gt;&lt;record&gt;&lt;rec-number&gt;18&lt;/rec-number&gt;&lt;foreign-keys&gt;&lt;key app="EN" db-id="ep2exfxfetxzwjefw27v5xfl599zdv52p5ez" timestamp="1647366997"&gt;18&lt;/key&gt;&lt;/foreign-keys&gt;&lt;ref-type name="Journal Article"&gt;17&lt;/ref-type&gt;&lt;contributors&gt;&lt;authors&gt;&lt;author&gt;Costa, Adilson Vidal&lt;/author&gt;&lt;author&gt;Pinheiro, Patrícia Fontes&lt;/author&gt;&lt;author&gt;Rondelli, Vando Miossi&lt;/author&gt;&lt;author&gt;de QUEIROZ, Vagner Tebaldi&lt;/author&gt;&lt;author&gt;Tuler, Amélia Carlos&lt;/author&gt;&lt;author&gt;Britto, Karolinni Bianchi&lt;/author&gt;&lt;author&gt;Stinguel, Priscila&lt;/author&gt;&lt;author&gt;Pratissolli, Dirceu&lt;/author&gt;&lt;/authors&gt;&lt;/contributors&gt;&lt;titles&gt;&lt;title&gt;Cymbopogon citratus (Poaceae) essential oil on Frankliniella schultzei (Thysanoptera: Thripidae) and Myzus persicae (Hemiptera: Aphididae)&lt;/title&gt;&lt;secondary-title&gt;Bioscience Journal&lt;/secondary-title&gt;&lt;/titles&gt;&lt;periodical&gt;&lt;full-title&gt;Bioscience Journal&lt;/full-title&gt;&lt;/periodical&gt;&lt;volume&gt;29&lt;/volume&gt;&lt;number&gt;6&lt;/number&gt;&lt;dates&gt;&lt;year&gt;2013&lt;/year&gt;&lt;/dates&gt;&lt;isbn&gt;1981-316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mini , Costa, Pinheiro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1966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bookmarkStart w:id="6" w:name="_Toc51245426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adin-4-en-10-ol</w:t>
            </w:r>
            <w:bookmarkEnd w:id="6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7" w:anchor="query=C15H2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2.3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&lt;EndNote&gt;&lt;Cite&gt;&lt;Author&gt;Amini&lt;/Author&gt;&lt;RecNum&gt;17&lt;/RecNum&gt;&lt;DisplayText&gt;(Amini , Costa, Pinheiro et al. 2013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Costa&lt;/Author&gt;&lt;Year&gt;2013&lt;/Year&gt;&lt;RecNum&gt;18&lt;/RecNum&gt;&lt;record&gt;&lt;rec-number&gt;18&lt;/rec-number&gt;&lt;foreign-keys&gt;&lt;key app="EN" db-id="ep2exfxfetxzwjefw27v5xfl599zdv52p5ez" timestamp="1647366997"&gt;18&lt;/key&gt;&lt;/foreign-keys&gt;&lt;ref-type name="Journal Article"&gt;17&lt;/ref-type&gt;&lt;contributors&gt;&lt;authors&gt;&lt;author&gt;Costa, Adilson Vidal&lt;/author&gt;&lt;author&gt;Pinheiro, Patrícia Fontes&lt;/author&gt;&lt;author&gt;Rondelli, Vando Miossi&lt;/author&gt;&lt;author&gt;de QUEIROZ, Vagner Tebaldi&lt;/author&gt;&lt;author&gt;Tuler, Amélia Carlos&lt;/author&gt;&lt;author&gt;Britto, Karolinni Bianchi&lt;/author&gt;&lt;author&gt;Stinguel, Priscila&lt;/author&gt;&lt;author&gt;Pratissolli, Dirceu&lt;/author&gt;&lt;/authors&gt;&lt;/contributors&gt;&lt;titles&gt;&lt;title&gt;Cymbopogon citratus (Poaceae) essential oil on Frankliniella schultzei (Thysanoptera: Thripidae) and Myzus persicae (Hemiptera: Aphididae)&lt;/title&gt;&lt;secondary-title&gt;Bioscience Journal&lt;/secondary-title&gt;&lt;/titles&gt;&lt;periodical&gt;&lt;full-title&gt;Bioscience Journal&lt;/full-title&gt;&lt;/periodical&gt;&lt;volume&gt;29&lt;/volume&gt;&lt;number&gt;6&lt;/number&gt;&lt;dates&gt;&lt;year&gt;2013&lt;/year&gt;&lt;/dates&gt;&lt;isbn&gt;1981-316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mini , Costa, Pinheiro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28155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hd w:val="clear" w:color="auto" w:fill="FFFFFF"/>
              <w:spacing w:after="0" w:line="360" w:lineRule="auto"/>
              <w:jc w:val="center"/>
              <w:outlineLvl w:val="0"/>
              <w:rPr>
                <w:rFonts w:ascii="Times New Roman" w:eastAsia="Times New Roman" w:hAnsi="Times New Roman" w:cs="Times New Roman"/>
                <w:kern w:val="36"/>
                <w:sz w:val="14"/>
                <w:szCs w:val="14"/>
              </w:rPr>
            </w:pPr>
            <w:bookmarkStart w:id="7" w:name="_Toc51245427"/>
            <w:bookmarkStart w:id="8" w:name="_Toc51519214"/>
            <w:bookmarkStart w:id="9" w:name="_Toc51519581"/>
            <w:bookmarkStart w:id="10" w:name="_Toc51918590"/>
            <w:r w:rsidRPr="00A302CA">
              <w:rPr>
                <w:rFonts w:ascii="Times New Roman" w:eastAsia="Times New Roman" w:hAnsi="Times New Roman" w:cs="Times New Roman"/>
                <w:kern w:val="36"/>
                <w:sz w:val="14"/>
                <w:szCs w:val="14"/>
              </w:rPr>
              <w:t>(E)-beta-Ocimene</w:t>
            </w:r>
            <w:bookmarkEnd w:id="7"/>
            <w:bookmarkEnd w:id="8"/>
            <w:bookmarkEnd w:id="9"/>
            <w:bookmarkEnd w:id="10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8" w:anchor="query=C10H1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36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&lt;EndNote&gt;&lt;Cite&gt;&lt;Author&gt;Amini&lt;/Author&gt;&lt;RecNum&gt;17&lt;/RecNum&gt;&lt;DisplayText&gt;(Amini , Costa, Pinheiro et al. 2013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Costa&lt;/Author&gt;&lt;Year&gt;2013&lt;/Year&gt;&lt;RecNum&gt;18&lt;/RecNum&gt;&lt;record&gt;&lt;rec-number&gt;18&lt;/rec-number&gt;&lt;foreign-keys&gt;&lt;key app="EN" db-id="ep2exfxfetxzwjefw27v5xfl599zdv52p5ez" timestamp="1647366997"&gt;18&lt;/key&gt;&lt;/foreign-keys&gt;&lt;ref-type name="Journal Article"&gt;17&lt;/ref-type&gt;&lt;contributors&gt;&lt;authors&gt;&lt;author&gt;Costa, Adilson Vidal&lt;/author&gt;&lt;author&gt;Pinheiro, Patrícia Fontes&lt;/author&gt;&lt;author&gt;Rondelli, Vando Miossi&lt;/author&gt;&lt;author&gt;de QUEIROZ, Vagner Tebaldi&lt;/author&gt;&lt;author&gt;Tuler, Amélia Carlos&lt;/author&gt;&lt;author&gt;Britto, Karolinni Bianchi&lt;/author&gt;&lt;author&gt;Stinguel, Priscila&lt;/author&gt;&lt;author&gt;Pratissolli, Dirceu&lt;/author&gt;&lt;/authors&gt;&lt;/contributors&gt;&lt;titles&gt;&lt;title&gt;Cymbopogon citratus (Poaceae) essential oil on Frankliniella schultzei (Thysanoptera: Thripidae) and Myzus persicae (Hemiptera: Aphididae)&lt;/title&gt;&lt;secondary-title&gt;Bioscience Journal&lt;/secondary-title&gt;&lt;/titles&gt;&lt;periodical&gt;&lt;full-title&gt;Bioscience Journal&lt;/full-title&gt;&lt;/periodical&gt;&lt;volume&gt;29&lt;/volume&gt;&lt;number&gt;6&lt;/number&gt;&lt;dates&gt;&lt;year&gt;2013&lt;/year&gt;&lt;/dates&gt;&lt;isbn&gt;1981-316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mini , Costa, Pinheiro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817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Decana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9" w:anchor="query=C10H20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6.2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&lt;EndNote&gt;&lt;Cite&gt;&lt;Author&gt;Amini&lt;/Author&gt;&lt;RecNum&gt;17&lt;/RecNum&gt;&lt;DisplayText&gt;(Amini , Costa, Pinheiro et al. 2013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Costa&lt;/Author&gt;&lt;Year&gt;2013&lt;/Year&gt;&lt;RecNum&gt;18&lt;/RecNum&gt;&lt;record&gt;&lt;rec-number&gt;18&lt;/rec-number&gt;&lt;foreign-keys&gt;&lt;key app="EN" db-id="ep2exfxfetxzwjefw27v5xfl599zdv52p5ez" timestamp="1647366997"&gt;18&lt;/key&gt;&lt;/foreign-keys&gt;&lt;ref-type name="Journal Article"&gt;17&lt;/ref-type&gt;&lt;contributors&gt;&lt;authors&gt;&lt;author&gt;Costa, Adilson Vidal&lt;/author&gt;&lt;author&gt;Pinheiro, Patrícia Fontes&lt;/author&gt;&lt;author&gt;Rondelli, Vando Miossi&lt;/author&gt;&lt;author&gt;de QUEIROZ, Vagner Tebaldi&lt;/author&gt;&lt;author&gt;Tuler, Amélia Carlos&lt;/author&gt;&lt;author&gt;Britto, Karolinni Bianchi&lt;/author&gt;&lt;author&gt;Stinguel, Priscila&lt;/author&gt;&lt;author&gt;Pratissolli, Dirceu&lt;/author&gt;&lt;/authors&gt;&lt;/contributors&gt;&lt;titles&gt;&lt;title&gt;Cymbopogon citratus (Poaceae) essential oil on Frankliniella schultzei (Thysanoptera: Thripidae) and Myzus persicae (Hemiptera: Aphididae)&lt;/title&gt;&lt;secondary-title&gt;Bioscience Journal&lt;/secondary-title&gt;&lt;/titles&gt;&lt;periodical&gt;&lt;full-title&gt;Bioscience Journal&lt;/full-title&gt;&lt;/periodical&gt;&lt;volume&gt;29&lt;/volume&gt;&lt;number&gt;6&lt;/number&gt;&lt;dates&gt;&lt;year&gt;2013&lt;/year&gt;&lt;/dates&gt;&lt;isbn&gt;1981-316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mini , Costa, Pinheiro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93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Naphthale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0" w:anchor="query=C10H8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8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28.1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&lt;EndNote&gt;&lt;Cite&gt;&lt;Author&gt;Amini&lt;/Author&gt;&lt;RecNum&gt;17&lt;/RecNum&gt;&lt;DisplayText&gt;(Amini , Costa, Pinheiro et al. 2013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Costa&lt;/Author&gt;&lt;Year&gt;2013&lt;/Year&gt;&lt;RecNum&gt;18&lt;/RecNum&gt;&lt;record&gt;&lt;rec-number&gt;18&lt;/rec-number&gt;&lt;foreign-keys&gt;&lt;key app="EN" db-id="ep2exfxfetxzwjefw27v5xfl599zdv52p5ez" timestamp="1647366997"&gt;18&lt;/key&gt;&lt;/foreign-keys&gt;&lt;ref-type name="Journal Article"&gt;17&lt;/ref-type&gt;&lt;contributors&gt;&lt;authors&gt;&lt;author&gt;Costa, Adilson Vidal&lt;/author&gt;&lt;author&gt;Pinheiro, Patrícia Fontes&lt;/author&gt;&lt;author&gt;Rondelli, Vando Miossi&lt;/author&gt;&lt;author&gt;de QUEIROZ, Vagner Tebaldi&lt;/author&gt;&lt;author&gt;Tuler, Amélia Carlos&lt;/author&gt;&lt;author&gt;Britto, Karolinni Bianchi&lt;/author&gt;&lt;author&gt;Stinguel, Priscila&lt;/author&gt;&lt;author&gt;Pratissolli, Dirceu&lt;/author&gt;&lt;/authors&gt;&lt;/contributors&gt;&lt;titles&gt;&lt;title&gt;Cymbopogon citratus (Poaceae) essential oil on Frankliniella schultzei (Thysanoptera: Thripidae) and Myzus persicae (Hemiptera: Aphididae)&lt;/title&gt;&lt;secondary-title&gt;Bioscience Journal&lt;/secondary-title&gt;&lt;/titles&gt;&lt;periodical&gt;&lt;full-title&gt;Bioscience Journal&lt;/full-title&gt;&lt;/periodical&gt;&lt;volume&gt;29&lt;/volume&gt;&lt;number&gt;6&lt;/number&gt;&lt;dates&gt;&lt;year&gt;2013&lt;/year&gt;&lt;/dates&gt;&lt;isbn&gt;1981-316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mini , Costa, Pinheiro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92138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Elemol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1" w:anchor="query=C15H2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2.3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Halabi&lt;/Author&gt;&lt;Year&gt;2014&lt;/Year&gt;&lt;RecNum&gt;19&lt;/RecNum&gt;&lt;DisplayText&gt;(Halabi and Sheikh 2014)&lt;/DisplayText&gt;&lt;record&gt;&lt;rec-number&gt;19&lt;/rec-number&gt;&lt;foreign-keys&gt;&lt;key app="EN" db-id="ep2exfxfetxzwjefw27v5xfl599zdv52p5ez" timestamp="1647366997"&gt;19&lt;/key&gt;&lt;/foreign-keys&gt;&lt;ref-type name="Journal Article"&gt;17&lt;/ref-type&gt;&lt;contributors&gt;&lt;authors&gt;&lt;author&gt;Halabi, Mohammed F&lt;/author&gt;&lt;author&gt;Sheikh, Bassem Y&lt;/author&gt;&lt;/authors&gt;&lt;/contributors&gt;&lt;titles&gt;&lt;title&gt;Anti-proliferative effect and phytochemical analysis of Cymbopogon citratus extract&lt;/title&gt;&lt;secondary-title&gt;BioMed research international&lt;/secondary-title&gt;&lt;/titles&gt;&lt;periodical&gt;&lt;full-title&gt;BioMed research international&lt;/full-title&gt;&lt;/periodical&gt;&lt;volume&gt;2014&lt;/volume&gt;&lt;dates&gt;&lt;year&gt;2014&lt;/year&gt;&lt;/dates&gt;&lt;isbn&gt;2314-613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Halabi and Sheikh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9145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beta-</w:t>
            </w: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Eudesmol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2" w:anchor="query=C15H2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2.3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Halabi&lt;/Author&gt;&lt;Year&gt;2014&lt;/Year&gt;&lt;RecNum&gt;19&lt;/RecNum&gt;&lt;DisplayText&gt;(Halabi and Sheikh 2014)&lt;/DisplayText&gt;&lt;record&gt;&lt;rec-number&gt;19&lt;/rec-number&gt;&lt;foreign-keys&gt;&lt;key app="EN" db-id="ep2exfxfetxzwjefw27v5xfl599zdv52p5ez" timestamp="1647366997"&gt;19&lt;/key&gt;&lt;/foreign-keys&gt;&lt;ref-type name="Journal Article"&gt;17&lt;/ref-type&gt;&lt;contributors&gt;&lt;authors&gt;&lt;author&gt;Halabi, Mohammed F&lt;/author&gt;&lt;author&gt;Sheikh, Bassem Y&lt;/author&gt;&lt;/authors&gt;&lt;/contributors&gt;&lt;titles&gt;&lt;title&gt;Anti-proliferative effect and phytochemical analysis of Cymbopogon citratus extract&lt;/title&gt;&lt;secondary-title&gt;BioMed research international&lt;/secondary-title&gt;&lt;/titles&gt;&lt;periodical&gt;&lt;full-title&gt;BioMed research international&lt;/full-title&gt;&lt;/periodical&gt;&lt;volume&gt;2014&lt;/volume&gt;&lt;dates&gt;&lt;year&gt;2014&lt;/year&gt;&lt;/dates&gt;&lt;isbn&gt;2314-613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Halabi and Sheikh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127610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ubebol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3" w:anchor="query=C15H2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2.3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Halabi&lt;/Author&gt;&lt;Year&gt;2014&lt;/Year&gt;&lt;RecNum&gt;19&lt;/RecNum&gt;&lt;DisplayText&gt;(Halabi and Sheikh 2014)&lt;/DisplayText&gt;&lt;record&gt;&lt;rec-number&gt;19&lt;/rec-number&gt;&lt;foreign-keys&gt;&lt;key app="EN" db-id="ep2exfxfetxzwjefw27v5xfl599zdv52p5ez" timestamp="1647366997"&gt;19&lt;/key&gt;&lt;/foreign-keys&gt;&lt;ref-type name="Journal Article"&gt;17&lt;/ref-type&gt;&lt;contributors&gt;&lt;authors&gt;&lt;author&gt;Halabi, Mohammed F&lt;/author&gt;&lt;author&gt;Sheikh, Bassem Y&lt;/author&gt;&lt;/authors&gt;&lt;/contributors&gt;&lt;titles&gt;&lt;title&gt;Anti-proliferative effect and phytochemical analysis of Cymbopogon citratus extract&lt;/title&gt;&lt;secondary-title&gt;BioMed research international&lt;/secondary-title&gt;&lt;/titles&gt;&lt;periodical&gt;&lt;full-title&gt;BioMed research international&lt;/full-title&gt;&lt;/periodical&gt;&lt;volume&gt;2014&lt;/volume&gt;&lt;dates&gt;&lt;year&gt;2014&lt;/year&gt;&lt;/dates&gt;&lt;isbn&gt;2314-613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Halabi and Sheikh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28152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Humule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4" w:anchor="query=C15H24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4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04.3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Halabi&lt;/Author&gt;&lt;Year&gt;2014&lt;/Year&gt;&lt;RecNum&gt;19&lt;/RecNum&gt;&lt;DisplayText&gt;(Halabi and Sheikh 2014)&lt;/DisplayText&gt;&lt;record&gt;&lt;rec-number&gt;19&lt;/rec-number&gt;&lt;foreign-keys&gt;&lt;key app="EN" db-id="ep2exfxfetxzwjefw27v5xfl599zdv52p5ez" timestamp="1647366997"&gt;19&lt;/key&gt;&lt;/foreign-keys&gt;&lt;ref-type name="Journal Article"&gt;17&lt;/ref-type&gt;&lt;contributors&gt;&lt;authors&gt;&lt;author&gt;Halabi, Mohammed F&lt;/author&gt;&lt;author&gt;Sheikh, Bassem Y&lt;/author&gt;&lt;/authors&gt;&lt;/contributors&gt;&lt;titles&gt;&lt;title&gt;Anti-proliferative effect and phytochemical analysis of Cymbopogon citratus extract&lt;/title&gt;&lt;secondary-title&gt;BioMed research international&lt;/secondary-title&gt;&lt;/titles&gt;&lt;periodical&gt;&lt;full-title&gt;BioMed research international&lt;/full-title&gt;&lt;/periodical&gt;&lt;volume&gt;2014&lt;/volume&gt;&lt;dates&gt;&lt;year&gt;2014&lt;/year&gt;&lt;/dates&gt;&lt;isbn&gt;2314-613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Halabi and Sheikh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2970004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tral acetate (Acetyl (2E)-3,7-dimethylocta-2,6-dienoate)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5" w:anchor="query=C12H18O3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2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8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3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10.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  <w:instrText xml:space="preserve"> ADDIN EN.CITE &lt;EndNote&gt;&lt;Cite&gt;&lt;Author&gt;Bharti&lt;/Author&gt;&lt;Year&gt;2013&lt;/Year&gt;&lt;RecNum&gt;20&lt;/RecNum&gt;&lt;DisplayText&gt;(Bharti, Kumar et al. 2013, Kumar, Mishra et al. 2013)&lt;/DisplayText&gt;&lt;record&gt;&lt;rec-number&gt;20&lt;/rec-number&gt;&lt;foreign-keys&gt;&lt;key app="EN" db-id="ep2exfxfetxzwjefw27v5xfl599zdv52p5ez" timestamp="1647366998"&gt;20&lt;/key&gt;&lt;/foreign-keys&gt;&lt;ref-type name="Generic"&gt;13&lt;/ref-type&gt;&lt;contributors&gt;&lt;authors&gt;&lt;author&gt;Bharti, SK&lt;/author&gt;&lt;author&gt;Kumar, A&lt;/author&gt;&lt;author&gt;Prakash, O&lt;/author&gt;&lt;author&gt;Krishnan, S&lt;/author&gt;&lt;author&gt;Gupta, AK&lt;/author&gt;&lt;/authors&gt;&lt;/contributors&gt;&lt;titles&gt;&lt;title&gt;Essential oil of cymbopogon citratus against diabetes: Validation by&lt;/title&gt;&lt;/titles&gt;&lt;dates&gt;&lt;year&gt;2013&lt;/year&gt;&lt;/dates&gt;&lt;publisher&gt;vivo&lt;/publisher&gt;&lt;urls&gt;&lt;/urls&gt;&lt;/record&gt;&lt;/Cite&gt;&lt;Cite&gt;&lt;Author&gt;Kumar&lt;/Author&gt;&lt;Year&gt;2013&lt;/Year&gt;&lt;RecNum&gt;21&lt;/RecNum&gt;&lt;record&gt;&lt;rec-number&gt;21&lt;/rec-number&gt;&lt;foreign-keys&gt;&lt;key app="EN" db-id="ep2exfxfetxzwjefw27v5xfl599zdv52p5ez" timestamp="1647366998"&gt;21&lt;/key&gt;&lt;/foreign-keys&gt;&lt;ref-type name="Journal Article"&gt;17&lt;/ref-type&gt;&lt;contributors&gt;&lt;authors&gt;&lt;author&gt;Kumar, Peeyush&lt;/author&gt;&lt;author&gt;Mishra, Sapna&lt;/author&gt;&lt;author&gt;Malik, Anushree&lt;/author&gt;&lt;author&gt;Satya, Santosh&lt;/author&gt;&lt;/authors&gt;&lt;/contributors&gt;&lt;titles&gt;&lt;title&gt;Housefly (Musca domestica L.) control potential of Cymbopogon citratus Stapf.(Poales: Poaceae) essential oil and monoterpenes (citral and 1, 8-cineole)&lt;/title&gt;&lt;secondary-title&gt;Parasitology research&lt;/secondary-title&gt;&lt;/titles&gt;&lt;periodical&gt;&lt;full-title&gt;Parasitology research&lt;/full-title&gt;&lt;/periodical&gt;&lt;pages&gt;69-76&lt;/pages&gt;&lt;volume&gt;112&lt;/volume&gt;&lt;number&gt;1&lt;/number&gt;&lt;dates&gt;&lt;year&gt;2013&lt;/year&gt;&lt;/dates&gt;&lt;isbn&gt;0932-011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nb-NO"/>
              </w:rPr>
              <w:t>(Bharti, Kumar et al. 2013, Kumar, Mishra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36579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tral diethyl aceta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6" w:anchor="query=C14H26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6.3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  <w:instrText xml:space="preserve"> ADDIN EN.CITE &lt;EndNote&gt;&lt;Cite&gt;&lt;Author&gt;Bharti&lt;/Author&gt;&lt;Year&gt;2013&lt;/Year&gt;&lt;RecNum&gt;20&lt;/RecNum&gt;&lt;DisplayText&gt;(Bharti, Kumar et al. 2013, Kumar, Mishra et al. 2013)&lt;/DisplayText&gt;&lt;record&gt;&lt;rec-number&gt;20&lt;/rec-number&gt;&lt;foreign-keys&gt;&lt;key app="EN" db-id="ep2exfxfetxzwjefw27v5xfl599zdv52p5ez" timestamp="1647366998"&gt;20&lt;/key&gt;&lt;/foreign-keys&gt;&lt;ref-type name="Generic"&gt;13&lt;/ref-type&gt;&lt;contributors&gt;&lt;authors&gt;&lt;author&gt;Bharti, SK&lt;/author&gt;&lt;author&gt;Kumar, A&lt;/author&gt;&lt;author&gt;Prakash, O&lt;/author&gt;&lt;author&gt;Krishnan, S&lt;/author&gt;&lt;author&gt;Gupta, AK&lt;/author&gt;&lt;/authors&gt;&lt;/contributors&gt;&lt;titles&gt;&lt;title&gt;Essential oil of cymbopogon citratus against diabetes: Validation by&lt;/title&gt;&lt;/titles&gt;&lt;dates&gt;&lt;year&gt;2013&lt;/year&gt;&lt;/dates&gt;&lt;publisher&gt;vivo&lt;/publisher&gt;&lt;urls&gt;&lt;/urls&gt;&lt;/record&gt;&lt;/Cite&gt;&lt;Cite&gt;&lt;Author&gt;Kumar&lt;/Author&gt;&lt;Year&gt;2013&lt;/Year&gt;&lt;RecNum&gt;21&lt;/RecNum&gt;&lt;record&gt;&lt;rec-number&gt;21&lt;/rec-number&gt;&lt;foreign-keys&gt;&lt;key app="EN" db-id="ep2exfxfetxzwjefw27v5xfl599zdv52p5ez" timestamp="1647366998"&gt;21&lt;/key&gt;&lt;/foreign-keys&gt;&lt;ref-type name="Journal Article"&gt;17&lt;/ref-type&gt;&lt;contributors&gt;&lt;authors&gt;&lt;author&gt;Kumar, Peeyush&lt;/author&gt;&lt;author&gt;Mishra, Sapna&lt;/author&gt;&lt;author&gt;Malik, Anushree&lt;/author&gt;&lt;author&gt;Satya, Santosh&lt;/author&gt;&lt;/authors&gt;&lt;/contributors&gt;&lt;titles&gt;&lt;title&gt;Housefly (Musca domestica L.) control potential of Cymbopogon citratus Stapf.(Poales: Poaceae) essential oil and monoterpenes (citral and 1, 8-cineole)&lt;/title&gt;&lt;secondary-title&gt;Parasitology research&lt;/secondary-title&gt;&lt;/titles&gt;&lt;periodical&gt;&lt;full-title&gt;Parasitology research&lt;/full-title&gt;&lt;/periodical&gt;&lt;pages&gt;69-76&lt;/pages&gt;&lt;volume&gt;112&lt;/volume&gt;&lt;number&gt;1&lt;/number&gt;&lt;dates&gt;&lt;year&gt;2013&lt;/year&gt;&lt;/dates&gt;&lt;isbn&gt;0932-0113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nb-NO"/>
              </w:rPr>
              <w:t>(Bharti, Kumar et al. 2013, Kumar, Mishra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902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Verbeno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7" w:anchor="query=C10H14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0.2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8818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Sabinene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8" w:anchor="query=C10H1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36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4902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Geranyl acetat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19" w:anchor="query=C12H20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2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96.2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779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tronella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0" w:anchor="query=C10H18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8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4.2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274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l-NL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l-NL"/>
              </w:rPr>
              <w:t>(2S,4R)-p-Mentha-1(7),8-dien-2-o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1" w:anchor="query=C10H1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  <w:instrText xml:space="preserve"> ADDIN EN.CITE &lt;EndNote&gt;&lt;Cite&gt;&lt;Author&gt;Amini&lt;/Author&gt;&lt;RecNum&gt;17&lt;/RecNum&gt;&lt;DisplayText&gt;(Amini , Nanon, Suksombat et al. 2014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Nanon&lt;/Author&gt;&lt;Year&gt;2014&lt;/Year&gt;&lt;RecNum&gt;23&lt;/RecNum&gt;&lt;record&gt;&lt;rec-number&gt;23&lt;/rec-number&gt;&lt;foreign-keys&gt;&lt;key app="EN" db-id="ep2exfxfetxzwjefw27v5xfl599zdv52p5ez" timestamp="1647366998"&gt;23&lt;/key&gt;&lt;/foreign-keys&gt;&lt;ref-type name="Journal Article"&gt;17&lt;/ref-type&gt;&lt;contributors&gt;&lt;authors&gt;&lt;author&gt;Nanon, A&lt;/author&gt;&lt;author&gt;Suksombat, W&lt;/author&gt;&lt;author&gt;Beauchemin, KA&lt;/author&gt;&lt;author&gt;Yang, WZ&lt;/author&gt;&lt;/authors&gt;&lt;/contributors&gt;&lt;titles&gt;&lt;title&gt;Assessment of lemongrass oil supplementation in a dairy diet on in vitro ruminal fermentation characteristics using the rumen simulation technique&lt;/title&gt;&lt;secondary-title&gt;Canadian Journal of Animal Science&lt;/secondary-title&gt;&lt;/titles&gt;&lt;periodical&gt;&lt;full-title&gt;Canadian Journal of Animal Science&lt;/full-title&gt;&lt;/periodical&gt;&lt;pages&gt;731-736&lt;/pages&gt;&lt;volume&gt;94&lt;/volume&gt;&lt;number&gt;4&lt;/number&gt;&lt;dates&gt;&lt;year&gt;2014&lt;/year&gt;&lt;/dates&gt;&lt;isbn&gt;0008-398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nb-NO"/>
              </w:rPr>
              <w:t>(Amini , Nanon, Suksombat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2231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Limone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2" w:anchor="query=C10H1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36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  <w:instrText xml:space="preserve"> ADDIN EN.CITE &lt;EndNote&gt;&lt;Cite&gt;&lt;Author&gt;Amini&lt;/Author&gt;&lt;RecNum&gt;17&lt;/RecNum&gt;&lt;DisplayText&gt;(Amini , Nanon, Suksombat et al. 2014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Nanon&lt;/Author&gt;&lt;Year&gt;2014&lt;/Year&gt;&lt;RecNum&gt;23&lt;/RecNum&gt;&lt;record&gt;&lt;rec-number&gt;23&lt;/rec-number&gt;&lt;foreign-keys&gt;&lt;key app="EN" db-id="ep2exfxfetxzwjefw27v5xfl599zdv52p5ez" timestamp="1647366998"&gt;23&lt;/key&gt;&lt;/foreign-keys&gt;&lt;ref-type name="Journal Article"&gt;17&lt;/ref-type&gt;&lt;contributors&gt;&lt;authors&gt;&lt;author&gt;Nanon, A&lt;/author&gt;&lt;author&gt;Suksombat, W&lt;/author&gt;&lt;author&gt;Beauchemin, KA&lt;/author&gt;&lt;author&gt;Yang, WZ&lt;/author&gt;&lt;/authors&gt;&lt;/contributors&gt;&lt;titles&gt;&lt;title&gt;Assessment of lemongrass oil supplementation in a dairy diet on in vitro ruminal fermentation characteristics using the rumen simulation technique&lt;/title&gt;&lt;secondary-title&gt;Canadian Journal of Animal Science&lt;/secondary-title&gt;&lt;/titles&gt;&lt;periodical&gt;&lt;full-title&gt;Canadian Journal of Animal Science&lt;/full-title&gt;&lt;/periodical&gt;&lt;pages&gt;731-736&lt;/pages&gt;&lt;volume&gt;94&lt;/volume&gt;&lt;number&gt;4&lt;/number&gt;&lt;dates&gt;&lt;year&gt;2014&lt;/year&gt;&lt;/dates&gt;&lt;isbn&gt;0008-398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nb-NO"/>
              </w:rPr>
              <w:t>(Amini , Nanon, Suksombat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5274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l-NL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l-NL"/>
              </w:rPr>
              <w:t>(2S,4R)-p-Mentha-1(7),8-dien-2-o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3" w:anchor="query=C10H1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nb-NO"/>
              </w:rPr>
              <w:instrText xml:space="preserve"> ADDIN EN.CITE &lt;EndNote&gt;&lt;Cite&gt;&lt;Author&gt;Amini&lt;/Author&gt;&lt;RecNum&gt;17&lt;/RecNum&gt;&lt;DisplayText&gt;(Amini , Nanon, Suksombat et al. 2014)&lt;/DisplayText&gt;&lt;record&gt;&lt;rec-number&gt;17&lt;/rec-number&gt;&lt;foreign-keys&gt;&lt;key app="EN" db-id="ep2exfxfetxzwjefw27v5xfl599zdv52p5ez" timestamp="1647366997"&gt;17&lt;/key&gt;&lt;/foreign-keys&gt;&lt;ref-type name="Journal Article"&gt;17&lt;/ref-type&gt;&lt;contributors&gt;&lt;authors&gt;&lt;author&gt;Amini, Jahanshir&lt;/author&gt;&lt;/authors&gt;&lt;/contributors&gt;&lt;titles&gt;&lt;title&gt;Vahid Farhang Jahanshir Amini Taimoor Javadi Javad Nazemi Asgar Ebadollahi&lt;/title&gt;&lt;/titles&gt;&lt;dates&gt;&lt;/dates&gt;&lt;urls&gt;&lt;/urls&gt;&lt;/record&gt;&lt;/Cite&gt;&lt;Cite&gt;&lt;Author&gt;Nanon&lt;/Author&gt;&lt;Year&gt;2014&lt;/Year&gt;&lt;RecNum&gt;23&lt;/RecNum&gt;&lt;record&gt;&lt;rec-number&gt;23&lt;/rec-number&gt;&lt;foreign-keys&gt;&lt;key app="EN" db-id="ep2exfxfetxzwjefw27v5xfl599zdv52p5ez" timestamp="1647366998"&gt;23&lt;/key&gt;&lt;/foreign-keys&gt;&lt;ref-type name="Journal Article"&gt;17&lt;/ref-type&gt;&lt;contributors&gt;&lt;authors&gt;&lt;author&gt;Nanon, A&lt;/author&gt;&lt;author&gt;Suksombat, W&lt;/author&gt;&lt;author&gt;Beauchemin, KA&lt;/author&gt;&lt;author&gt;Yang, WZ&lt;/author&gt;&lt;/authors&gt;&lt;/contributors&gt;&lt;titles&gt;&lt;title&gt;Assessment of lemongrass oil supplementation in a dairy diet on in vitro ruminal fermentation characteristics using the rumen simulation technique&lt;/title&gt;&lt;secondary-title&gt;Canadian Journal of Animal Science&lt;/secondary-title&gt;&lt;/titles&gt;&lt;periodical&gt;&lt;full-title&gt;Canadian Journal of Animal Science&lt;/full-title&gt;&lt;/periodical&gt;&lt;pages&gt;731-736&lt;/pages&gt;&lt;volume&gt;94&lt;/volume&gt;&lt;number&gt;4&lt;/number&gt;&lt;dates&gt;&lt;year&gt;2014&lt;/year&gt;&lt;/dates&gt;&lt;isbn&gt;0008-398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nb-NO"/>
              </w:rPr>
              <w:t>(Amini , Nanon, Suksombat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3175208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Cymbopogono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4" w:anchor="query=C30H50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3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5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426.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ZGVzZWd1bjwvQXV0aG9yPjxZZWFyPjIwMTM8L1llYXI+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ZGVzZWd1bjwvQXV0aG9yPjxZZWFyPjIwMTM8L1llYXI+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desegun 2013, Pinto, Sánchez et al. 2015, Zannou, Christian et al. 2015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31752135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0211709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Cymbopogone</w:t>
            </w:r>
            <w:proofErr w:type="spellEnd"/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5" w:anchor="query=C30H50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3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5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426.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ZGVzZWd1bjwvQXV0aG9yPjxZZWFyPjIwMTM8L1llYXI+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ZGVzZWd1bjwvQXV0aG9yPjxZZWFyPjIwMTM8L1llYXI+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Adesegun 2013, Pinto, Sánchez et al. 2015, Zannou, Christian et al. 2015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528044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Luteolin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6" w:anchor="query=C15H10O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86.2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528086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Kaempfer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7" w:anchor="query=C15H10O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86.2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68904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affeic acid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8" w:anchor="query=C9H8O4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9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8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4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80.1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8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atech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29" w:anchor="query=C6H6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10.1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78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Hydroquinone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0" w:anchor="query=C6H6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10.1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479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0680</w:t>
            </w:r>
          </w:p>
          <w:p w:rsidR="00A302CA" w:rsidRPr="00A302CA" w:rsidRDefault="00A302CA" w:rsidP="00A302CA">
            <w:pPr>
              <w:spacing w:after="0" w:line="360" w:lineRule="auto"/>
              <w:jc w:val="both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Flavone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1" w:anchor="query=C15H10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vertAlign w:val="subscript"/>
                </w:rPr>
                <w:t>2</w:t>
              </w:r>
            </w:hyperlink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22.2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134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3-Hydroxyflavone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2" w:anchor="query=C15H10O3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3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38.2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7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Gallic acid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3" w:anchor="query=C7H6O5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7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5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70.1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lastRenderedPageBreak/>
              <w:t>528034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Quercetin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4" w:anchor="query=C15H10O7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7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0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70724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Flavan-3-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5" w:anchor="query=C15H14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26.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tabs>
                <w:tab w:val="center" w:pos="513"/>
              </w:tabs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906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anidanol (</w:t>
            </w: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catechin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)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6" w:anchor="query=C15H14O6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5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6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90.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2lmPC9BdXRob3I+PFllYXI+MjAxMzwvWWVhcj48UmVj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fr-FR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fr-FR"/>
              </w:rPr>
              <w:t>(Bone, Simon Mills et al. 2012, Asif and Khodadadi 2013, Campos, Schmeda-Hirschmann et al. 2014, Roriz, Barros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678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Anthraquinone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7" w:anchor="query=C14H8O2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8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208.2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Akande&lt;/Author&gt;&lt;Year&gt;2011&lt;/Year&gt;&lt;RecNum&gt;31&lt;/RecNum&gt;&lt;DisplayText&gt;(Akande, Samuel et al. 2011, Ekpenyong, Akpan et al. 2015)&lt;/DisplayText&gt;&lt;record&gt;&lt;rec-number&gt;31&lt;/rec-number&gt;&lt;foreign-keys&gt;&lt;key app="EN" db-id="ep2exfxfetxzwjefw27v5xfl599zdv52p5ez" timestamp="1647367001"&gt;31&lt;/key&gt;&lt;/foreign-keys&gt;&lt;ref-type name="Journal Article"&gt;17&lt;/ref-type&gt;&lt;contributors&gt;&lt;authors&gt;&lt;author&gt;Akande, IS&lt;/author&gt;&lt;author&gt;Samuel, TA&lt;/author&gt;&lt;author&gt;Agbazue, U&lt;/author&gt;&lt;author&gt;Olowolagba, BL&lt;/author&gt;&lt;/authors&gt;&lt;/contributors&gt;&lt;titles&gt;&lt;title&gt;Comparative proximate analysis of ethanolic and water extracts of Cymbopogon citratus (lemongrass) and four tea brands&lt;/title&gt;&lt;/titles&gt;&lt;dates&gt;&lt;year&gt;2011&lt;/year&gt;&lt;/dates&gt;&lt;isbn&gt;1995-476X&lt;/isbn&gt;&lt;urls&gt;&lt;/urls&gt;&lt;/record&gt;&lt;/Cite&gt;&lt;Cite&gt;&lt;Author&gt;Ekpenyong&lt;/Author&gt;&lt;Year&gt;2015&lt;/Year&gt;&lt;RecNum&gt;32&lt;/RecNum&gt;&lt;record&gt;&lt;rec-number&gt;32&lt;/rec-number&gt;&lt;foreign-keys&gt;&lt;key app="EN" db-id="ep2exfxfetxzwjefw27v5xfl599zdv52p5ez" timestamp="1647367001"&gt;32&lt;/key&gt;&lt;/foreign-keys&gt;&lt;ref-type name="Journal Article"&gt;17&lt;/ref-type&gt;&lt;contributors&gt;&lt;authors&gt;&lt;author&gt;Ekpenyong, Christopher E&lt;/author&gt;&lt;author&gt;Akpan, Ernest&lt;/author&gt;&lt;author&gt;Nyoh, Azah&lt;/author&gt;&lt;/authors&gt;&lt;/contributors&gt;&lt;titles&gt;&lt;title&gt;Ethnopharmacology, phytochemistry, and biological activities of Cymbopogon citratus (DC.) Stapf extracts&lt;/title&gt;&lt;secondary-title&gt;Chinese journal of natural medicines&lt;/secondary-title&gt;&lt;/titles&gt;&lt;periodical&gt;&lt;full-title&gt;Chinese journal of natural medicines&lt;/full-title&gt;&lt;/periodical&gt;&lt;pages&gt;321-337&lt;/pages&gt;&lt;volume&gt;13&lt;/volume&gt;&lt;number&gt;5&lt;/number&gt;&lt;dates&gt;&lt;year&gt;2015&lt;/year&gt;&lt;/dates&gt;&lt;isbn&gt;1875-536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Akande, Samuel et al. 2011, Ekpenyong, Akpan et al. 2015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5467848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Warfarin (coumarins)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8" w:anchor="query=C19H16O4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9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4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08.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Akande&lt;/Author&gt;&lt;Year&gt;2011&lt;/Year&gt;&lt;RecNum&gt;31&lt;/RecNum&gt;&lt;DisplayText&gt;(Akande, Samuel et al. 2011, Ekpenyong, Akpan et al. 2015)&lt;/DisplayText&gt;&lt;record&gt;&lt;rec-number&gt;31&lt;/rec-number&gt;&lt;foreign-keys&gt;&lt;key app="EN" db-id="ep2exfxfetxzwjefw27v5xfl599zdv52p5ez" timestamp="1647367001"&gt;31&lt;/key&gt;&lt;/foreign-keys&gt;&lt;ref-type name="Journal Article"&gt;17&lt;/ref-type&gt;&lt;contributors&gt;&lt;authors&gt;&lt;author&gt;Akande, IS&lt;/author&gt;&lt;author&gt;Samuel, TA&lt;/author&gt;&lt;author&gt;Agbazue, U&lt;/author&gt;&lt;author&gt;Olowolagba, BL&lt;/author&gt;&lt;/authors&gt;&lt;/contributors&gt;&lt;titles&gt;&lt;title&gt;Comparative proximate analysis of ethanolic and water extracts of Cymbopogon citratus (lemongrass) and four tea brands&lt;/title&gt;&lt;/titles&gt;&lt;dates&gt;&lt;year&gt;2011&lt;/year&gt;&lt;/dates&gt;&lt;isbn&gt;1995-476X&lt;/isbn&gt;&lt;urls&gt;&lt;/urls&gt;&lt;/record&gt;&lt;/Cite&gt;&lt;Cite&gt;&lt;Author&gt;Ekpenyong&lt;/Author&gt;&lt;Year&gt;2015&lt;/Year&gt;&lt;RecNum&gt;32&lt;/RecNum&gt;&lt;record&gt;&lt;rec-number&gt;32&lt;/rec-number&gt;&lt;foreign-keys&gt;&lt;key app="EN" db-id="ep2exfxfetxzwjefw27v5xfl599zdv52p5ez" timestamp="1647367001"&gt;32&lt;/key&gt;&lt;/foreign-keys&gt;&lt;ref-type name="Journal Article"&gt;17&lt;/ref-type&gt;&lt;contributors&gt;&lt;authors&gt;&lt;author&gt;Ekpenyong, Christopher E&lt;/author&gt;&lt;author&gt;Akpan, Ernest&lt;/author&gt;&lt;author&gt;Nyoh, Azah&lt;/author&gt;&lt;/authors&gt;&lt;/contributors&gt;&lt;titles&gt;&lt;title&gt;Ethnopharmacology, phytochemistry, and biological activities of Cymbopogon citratus (DC.) Stapf extracts&lt;/title&gt;&lt;secondary-title&gt;Chinese journal of natural medicines&lt;/secondary-title&gt;&lt;/titles&gt;&lt;periodical&gt;&lt;full-title&gt;Chinese journal of natural medicines&lt;/full-title&gt;&lt;/periodical&gt;&lt;pages&gt;321-337&lt;/pages&gt;&lt;volume&gt;13&lt;/volume&gt;&lt;number&gt;5&lt;/number&gt;&lt;dates&gt;&lt;year&gt;2015&lt;/year&gt;&lt;/dates&gt;&lt;isbn&gt;1875-536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Akande, Samuel et al. 2011, Ekpenyong, Akpan et al. 2015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</w:rPr>
              <w:t>250395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Tannic acid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39" w:anchor="query=C27H24O18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7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8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636.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Akande&lt;/Author&gt;&lt;Year&gt;2011&lt;/Year&gt;&lt;RecNum&gt;31&lt;/RecNum&gt;&lt;DisplayText&gt;(Akande, Samuel et al. 2011, Ekpenyong, Akpan et al. 2015)&lt;/DisplayText&gt;&lt;record&gt;&lt;rec-number&gt;31&lt;/rec-number&gt;&lt;foreign-keys&gt;&lt;key app="EN" db-id="ep2exfxfetxzwjefw27v5xfl599zdv52p5ez" timestamp="1647367001"&gt;31&lt;/key&gt;&lt;/foreign-keys&gt;&lt;ref-type name="Journal Article"&gt;17&lt;/ref-type&gt;&lt;contributors&gt;&lt;authors&gt;&lt;author&gt;Akande, IS&lt;/author&gt;&lt;author&gt;Samuel, TA&lt;/author&gt;&lt;author&gt;Agbazue, U&lt;/author&gt;&lt;author&gt;Olowolagba, BL&lt;/author&gt;&lt;/authors&gt;&lt;/contributors&gt;&lt;titles&gt;&lt;title&gt;Comparative proximate analysis of ethanolic and water extracts of Cymbopogon citratus (lemongrass) and four tea brands&lt;/title&gt;&lt;/titles&gt;&lt;dates&gt;&lt;year&gt;2011&lt;/year&gt;&lt;/dates&gt;&lt;isbn&gt;1995-476X&lt;/isbn&gt;&lt;urls&gt;&lt;/urls&gt;&lt;/record&gt;&lt;/Cite&gt;&lt;Cite&gt;&lt;Author&gt;Ekpenyong&lt;/Author&gt;&lt;Year&gt;2015&lt;/Year&gt;&lt;RecNum&gt;32&lt;/RecNum&gt;&lt;record&gt;&lt;rec-number&gt;32&lt;/rec-number&gt;&lt;foreign-keys&gt;&lt;key app="EN" db-id="ep2exfxfetxzwjefw27v5xfl599zdv52p5ez" timestamp="1647367001"&gt;32&lt;/key&gt;&lt;/foreign-keys&gt;&lt;ref-type name="Journal Article"&gt;17&lt;/ref-type&gt;&lt;contributors&gt;&lt;authors&gt;&lt;author&gt;Ekpenyong, Christopher E&lt;/author&gt;&lt;author&gt;Akpan, Ernest&lt;/author&gt;&lt;author&gt;Nyoh, Azah&lt;/author&gt;&lt;/authors&gt;&lt;/contributors&gt;&lt;titles&gt;&lt;title&gt;Ethnopharmacology, phytochemistry, and biological activities of Cymbopogon citratus (DC.) Stapf extracts&lt;/title&gt;&lt;secondary-title&gt;Chinese journal of natural medicines&lt;/secondary-title&gt;&lt;/titles&gt;&lt;periodical&gt;&lt;full-title&gt;Chinese journal of natural medicines&lt;/full-title&gt;&lt;/periodical&gt;&lt;pages&gt;321-337&lt;/pages&gt;&lt;volume&gt;13&lt;/volume&gt;&lt;number&gt;5&lt;/number&gt;&lt;dates&gt;&lt;year&gt;2015&lt;/year&gt;&lt;/dates&gt;&lt;isbn&gt;1875-5364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Akande, Samuel et al. 2011, Ekpenyong, Akpan et al. 2015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63801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tral (</w:t>
            </w: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GERANIAL)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0" w:anchor="query=C10H1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64377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Neral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1" w:anchor="query=C10H1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oares&lt;/Author&gt;&lt;Year&gt;2013&lt;/Year&gt;&lt;RecNum&gt;22&lt;/RecNum&gt;&lt;DisplayText&gt;(Soares, Alves et al. 2013)&lt;/DisplayText&gt;&lt;record&gt;&lt;rec-number&gt;22&lt;/rec-number&gt;&lt;foreign-keys&gt;&lt;key app="EN" db-id="ep2exfxfetxzwjefw27v5xfl599zdv52p5ez" timestamp="1647366998"&gt;22&lt;/key&gt;&lt;/foreign-keys&gt;&lt;ref-type name="Journal Article"&gt;17&lt;/ref-type&gt;&lt;contributors&gt;&lt;authors&gt;&lt;author&gt;Soares, Marta O&lt;/author&gt;&lt;author&gt;Alves, Rita C&lt;/author&gt;&lt;author&gt;Pires, Pedro C&lt;/author&gt;&lt;author&gt;Oliveira, M Beatriz PP&lt;/author&gt;&lt;author&gt;Vinha, Ana F&lt;/author&gt;&lt;/authors&gt;&lt;/contributors&gt;&lt;titles&gt;&lt;title&gt;Angolan Cymbopogon citratus used for therapeutic benefits: Nutritional composition and influence of solvents in phytochemicals content and antioxidant activity of leaf extracts&lt;/title&gt;&lt;secondary-title&gt;Food and chemical toxicology&lt;/secondary-title&gt;&lt;/titles&gt;&lt;periodical&gt;&lt;full-title&gt;Food and chemical toxicology&lt;/full-title&gt;&lt;/periodical&gt;&lt;pages&gt;413-418&lt;/pages&gt;&lt;volume&gt;60&lt;/volume&gt;&lt;dates&gt;&lt;year&gt;2013&lt;/year&gt;&lt;/dates&gt;&lt;isbn&gt;0278-691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oares, Alves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743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arvone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2" w:anchor="query=C10H14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4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50.2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Sepúlveda-Arias&lt;/Author&gt;&lt;Year&gt;2013&lt;/Year&gt;&lt;RecNum&gt;33&lt;/RecNum&gt;&lt;DisplayText&gt;(Sepúlveda-Arias, Veloza et al. 2013)&lt;/DisplayText&gt;&lt;record&gt;&lt;rec-number&gt;33&lt;/rec-number&gt;&lt;foreign-keys&gt;&lt;key app="EN" db-id="ep2exfxfetxzwjefw27v5xfl599zdv52p5ez" timestamp="1647367001"&gt;33&lt;/key&gt;&lt;/foreign-keys&gt;&lt;ref-type name="Journal Article"&gt;17&lt;/ref-type&gt;&lt;contributors&gt;&lt;authors&gt;&lt;author&gt;Sepúlveda-Arias, JC&lt;/author&gt;&lt;author&gt;Veloza, LA&lt;/author&gt;&lt;author&gt;Escobar, LM&lt;/author&gt;&lt;author&gt;Orozco, LM&lt;/author&gt;&lt;author&gt;Lopera, IA&lt;/author&gt;&lt;/authors&gt;&lt;/contributors&gt;&lt;titles&gt;&lt;title&gt;Anti-inflammatory effects of the main constituents and epoxides derived from the essential oils obtained from Tagetes lucida, Cymbopogon citratus, Lippia alba and Eucalyptus citriodora&lt;/title&gt;&lt;secondary-title&gt;Journal of essential oil research&lt;/secondary-title&gt;&lt;/titles&gt;&lt;periodical&gt;&lt;full-title&gt;Journal of essential oil research&lt;/full-title&gt;&lt;/periodical&gt;&lt;pages&gt;186-193&lt;/pages&gt;&lt;volume&gt;25&lt;/volume&gt;&lt;number&gt;3&lt;/number&gt;&lt;dates&gt;&lt;year&gt;2013&lt;/year&gt;&lt;/dates&gt;&lt;isbn&gt;1041-2905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epúlveda-Arias, Veloza et al. 2013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884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3,7-Dimethyl-2,6-octadiena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3" w:anchor="query=C10H16O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nJleSBUYXJrYW5nPC9BdXRob3I+PFllYXI+MjAxNDwv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BcnJleSBUYXJrYW5nPC9BdXRob3I+PFllYXI+MjAxNDwv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=
</w:fldData>
              </w:fldCha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Melariri 2010, Arrey Tarkang, Franzoi et al. 2014, Kpoviessi, Bero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794427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hlorogenic acid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(</w:t>
            </w: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-O-Caffeoylquinic acid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)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4" w:anchor="query=C16H18O9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6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8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9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354.31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instrText xml:space="preserve"> ADDIN EN.CITE &lt;EndNote&gt;&lt;Cite&gt;&lt;Author&gt;Campos&lt;/Author&gt;&lt;Year&gt;2014&lt;/Year&gt;&lt;RecNum&gt;29&lt;/RecNum&gt;&lt;DisplayText&gt;(Campos, Schmeda-Hirschmann et al. 2014)&lt;/DisplayText&gt;&lt;record&gt;&lt;rec-number&gt;29&lt;/rec-number&gt;&lt;foreign-keys&gt;&lt;key app="EN" db-id="ep2exfxfetxzwjefw27v5xfl599zdv52p5ez" timestamp="1647367000"&gt;29&lt;/key&gt;&lt;/foreign-keys&gt;&lt;ref-type name="Journal Article"&gt;17&lt;/ref-type&gt;&lt;contributors&gt;&lt;authors&gt;&lt;author&gt;Campos, J&lt;/author&gt;&lt;author&gt;Schmeda-Hirschmann, G&lt;/author&gt;&lt;author&gt;Leiva, E&lt;/author&gt;&lt;author&gt;Guzman, L&lt;/author&gt;&lt;author&gt;Orrego, R&lt;/author&gt;&lt;author&gt;Fernandez, P&lt;/author&gt;&lt;author&gt;González, M&lt;/author&gt;&lt;author&gt;Radojkovic, C&lt;/author&gt;&lt;author&gt;Zuñiga, FA&lt;/author&gt;&lt;author&gt;Lamperti, L&lt;/author&gt;&lt;/authors&gt;&lt;/contributors&gt;&lt;titles&gt;&lt;title&gt;Lemon grass (Cymbopogon citratus (DC) Stapf) polyphenols protect human umbilical vein endothelial cell (HUVECs) from oxidative damage induced by high glucose, hydrogen peroxide and oxidised low-density lipoprotein&lt;/title&gt;&lt;secondary-title&gt;Food chemistry&lt;/secondary-title&gt;&lt;/titles&gt;&lt;periodical&gt;&lt;full-title&gt;Food chemistry&lt;/full-title&gt;&lt;/periodical&gt;&lt;pages&gt;175-181&lt;/pages&gt;&lt;volume&gt;151&lt;/volume&gt;&lt;dates&gt;&lt;year&gt;2014&lt;/year&gt;&lt;/dates&gt;&lt;isbn&gt;0308-8146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(Campos, Schmeda-Hirschmann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44265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Swertiajaponin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5" w:anchor="query=C22H22O11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2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2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1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462.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instrText xml:space="preserve"> ADDIN EN.CITE &lt;EndNote&gt;&lt;Cite&gt;&lt;Author&gt;Campos&lt;/Author&gt;&lt;Year&gt;2014&lt;/Year&gt;&lt;RecNum&gt;29&lt;/RecNum&gt;&lt;DisplayText&gt;(Campos, Schmeda-Hirschmann et al. 2014)&lt;/DisplayText&gt;&lt;record&gt;&lt;rec-number&gt;29&lt;/rec-number&gt;&lt;foreign-keys&gt;&lt;key app="EN" db-id="ep2exfxfetxzwjefw27v5xfl599zdv52p5ez" timestamp="1647367000"&gt;29&lt;/key&gt;&lt;/foreign-keys&gt;&lt;ref-type name="Journal Article"&gt;17&lt;/ref-type&gt;&lt;contributors&gt;&lt;authors&gt;&lt;author&gt;Campos, J&lt;/author&gt;&lt;author&gt;Schmeda-Hirschmann, G&lt;/author&gt;&lt;author&gt;Leiva, E&lt;/author&gt;&lt;author&gt;Guzman, L&lt;/author&gt;&lt;author&gt;Orrego, R&lt;/author&gt;&lt;author&gt;Fernandez, P&lt;/author&gt;&lt;author&gt;González, M&lt;/author&gt;&lt;author&gt;Radojkovic, C&lt;/author&gt;&lt;author&gt;Zuñiga, FA&lt;/author&gt;&lt;author&gt;Lamperti, L&lt;/author&gt;&lt;/authors&gt;&lt;/contributors&gt;&lt;titles&gt;&lt;title&gt;Lemon grass (Cymbopogon citratus (DC) Stapf) polyphenols protect human umbilical vein endothelial cell (HUVECs) from oxidative damage induced by high glucose, hydrogen peroxide and oxidised low-density lipoprotein&lt;/title&gt;&lt;secondary-title&gt;Food chemistry&lt;/secondary-title&gt;&lt;/titles&gt;&lt;periodical&gt;&lt;full-title&gt;Food chemistry&lt;/full-title&gt;&lt;/periodical&gt;&lt;pages&gt;175-181&lt;/pages&gt;&lt;volume&gt;151&lt;/volume&gt;&lt;dates&gt;&lt;year&gt;2014&lt;/year&gt;&lt;/dates&gt;&lt;isbn&gt;0308-8146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(Campos, Schmeda-Hirschmann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1477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Isoorientin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hyperlink r:id="rId46" w:anchor="query=C21H20O11" w:tooltip="Find all compounds that have this formula" w:history="1"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C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1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H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20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</w:rPr>
                <w:t>O</w:t>
              </w:r>
              <w:r w:rsidRPr="00A302CA">
                <w:rPr>
                  <w:rFonts w:ascii="Times New Roman" w:eastAsia="Calibri" w:hAnsi="Times New Roman" w:cs="Times New Roman"/>
                  <w:sz w:val="14"/>
                  <w:szCs w:val="14"/>
                  <w:shd w:val="clear" w:color="auto" w:fill="FFFFFF"/>
                  <w:vertAlign w:val="subscript"/>
                </w:rPr>
                <w:t>11</w:t>
              </w:r>
            </w:hyperlink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448.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instrText xml:space="preserve"> ADDIN EN.CITE &lt;EndNote&gt;&lt;Cite&gt;&lt;Author&gt;Campos&lt;/Author&gt;&lt;Year&gt;2014&lt;/Year&gt;&lt;RecNum&gt;29&lt;/RecNum&gt;&lt;DisplayText&gt;(Campos, Schmeda-Hirschmann et al. 2014)&lt;/DisplayText&gt;&lt;record&gt;&lt;rec-number&gt;29&lt;/rec-number&gt;&lt;foreign-keys&gt;&lt;key app="EN" db-id="ep2exfxfetxzwjefw27v5xfl599zdv52p5ez" timestamp="1647367000"&gt;29&lt;/key&gt;&lt;/foreign-keys&gt;&lt;ref-type name="Journal Article"&gt;17&lt;/ref-type&gt;&lt;contributors&gt;&lt;authors&gt;&lt;author&gt;Campos, J&lt;/author&gt;&lt;author&gt;Schmeda-Hirschmann, G&lt;/author&gt;&lt;author&gt;Leiva, E&lt;/author&gt;&lt;author&gt;Guzman, L&lt;/author&gt;&lt;author&gt;Orrego, R&lt;/author&gt;&lt;author&gt;Fernandez, P&lt;/author&gt;&lt;author&gt;González, M&lt;/author&gt;&lt;author&gt;Radojkovic, C&lt;/author&gt;&lt;author&gt;Zuñiga, FA&lt;/author&gt;&lt;author&gt;Lamperti, L&lt;/author&gt;&lt;/authors&gt;&lt;/contributors&gt;&lt;titles&gt;&lt;title&gt;Lemon grass (Cymbopogon citratus (DC) Stapf) polyphenols protect human umbilical vein endothelial cell (HUVECs) from oxidative damage induced by high glucose, hydrogen peroxide and oxidised low-density lipoprotein&lt;/title&gt;&lt;secondary-title&gt;Food chemistry&lt;/secondary-title&gt;&lt;/titles&gt;&lt;periodical&gt;&lt;full-title&gt;Food chemistry&lt;/full-title&gt;&lt;/periodical&gt;&lt;pages&gt;175-181&lt;/pages&gt;&lt;volume&gt;151&lt;/volume&gt;&lt;dates&gt;&lt;year&gt;2014&lt;/year&gt;&lt;/dates&gt;&lt;isbn&gt;0308-8146&lt;/isbn&gt;&lt;urls&gt;&lt;/urls&gt;&lt;/record&gt;&lt;/Cite&gt;&lt;/EndNote&gt;</w:instrTex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A302CA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(Campos, Schmeda-Hirschmann et al. 2014)</w:t>
            </w: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2172380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alpha-Pine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 xml:space="preserve">136.23 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Times New Roman" w:eastAsia="Calibri" w:hAnsi="Times New Roman" w:cs="Times New Roman"/>
                <w:sz w:val="14"/>
                <w:szCs w:val="14"/>
              </w:rPr>
              <w:t>NA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489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Beta-Pinene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  <w:t>136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 w:rsidRPr="00A302CA"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 w:rsidRPr="00A302CA"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2758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Eucalypt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8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4.2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058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Myrtenol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6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6831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Perillene</w:t>
            </w:r>
            <w:proofErr w:type="spellEnd"/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4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0.22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6549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Linalo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8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O</w:t>
            </w:r>
          </w:p>
          <w:p w:rsidR="00A302CA" w:rsidRPr="00A302CA" w:rsidRDefault="00A302CA" w:rsidP="00A302CA">
            <w:pPr>
              <w:spacing w:after="0" w:line="360" w:lineRule="auto"/>
              <w:rPr>
                <w:rFonts w:ascii="Calibri" w:eastAsia="Calibri" w:hAnsi="Calibri" w:cs="Arial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4.25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65266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Myrtanal</w:t>
            </w:r>
            <w:proofErr w:type="spellEnd"/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C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0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H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6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02684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Photocitral</w:t>
            </w:r>
            <w:proofErr w:type="spellEnd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A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C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0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H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6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64888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is-Verbenol</w:t>
            </w:r>
          </w:p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C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0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H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  <w:vertAlign w:val="subscript"/>
              </w:rPr>
              <w:t>16</w:t>
            </w:r>
            <w:r w:rsidRPr="00A302CA">
              <w:rPr>
                <w:rFonts w:ascii="Segoe UI" w:eastAsia="Calibri" w:hAnsi="Segoe UI" w:cs="Segoe UI"/>
                <w:sz w:val="14"/>
                <w:szCs w:val="14"/>
                <w:shd w:val="clear" w:color="auto" w:fill="FFFFFF"/>
              </w:rPr>
              <w:t>O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152.23</w:t>
            </w:r>
          </w:p>
        </w:tc>
        <w:tc>
          <w:tcPr>
            <w:tcW w:w="0" w:type="auto"/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  <w:tr w:rsidR="00A302CA" w:rsidRPr="00A302CA" w:rsidTr="00A302CA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>64382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trans-</w:t>
            </w: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Carveol</w:t>
            </w:r>
            <w:proofErr w:type="spellEnd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(</w:t>
            </w:r>
            <w:proofErr w:type="spellStart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Nerol</w:t>
            </w:r>
            <w:proofErr w:type="spellEnd"/>
            <w:r w:rsidRPr="00A302CA">
              <w:rPr>
                <w:rFonts w:ascii="Times New Roman" w:eastAsia="Calibri" w:hAnsi="Times New Roman" w:cs="Times New Roman"/>
                <w:sz w:val="14"/>
                <w:szCs w:val="14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Calibri" w:eastAsia="Calibri" w:hAnsi="Calibri" w:cs="Arial"/>
                <w:sz w:val="14"/>
                <w:szCs w:val="14"/>
              </w:rPr>
            </w:pPr>
            <w:r w:rsidRPr="00A302CA">
              <w:rPr>
                <w:rFonts w:ascii="Calibri" w:eastAsia="Calibri" w:hAnsi="Calibri" w:cs="Arial"/>
                <w:sz w:val="14"/>
                <w:szCs w:val="14"/>
              </w:rPr>
              <w:t>C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0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H</w:t>
            </w:r>
            <w:r w:rsidRPr="00A302CA">
              <w:rPr>
                <w:rFonts w:ascii="Calibri" w:eastAsia="Calibri" w:hAnsi="Calibri" w:cs="Arial"/>
                <w:sz w:val="14"/>
                <w:szCs w:val="14"/>
                <w:vertAlign w:val="subscript"/>
              </w:rPr>
              <w:t>18</w:t>
            </w:r>
            <w:r w:rsidRPr="00A302CA">
              <w:rPr>
                <w:rFonts w:ascii="Calibri" w:eastAsia="Calibri" w:hAnsi="Calibri" w:cs="Arial"/>
                <w:sz w:val="14"/>
                <w:szCs w:val="14"/>
              </w:rPr>
              <w:t>O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</w:pPr>
            <w:r w:rsidRPr="00A302CA">
              <w:rPr>
                <w:rFonts w:ascii="Segoe UI" w:eastAsia="Calibri" w:hAnsi="Segoe UI" w:cs="Segoe UI"/>
                <w:color w:val="212121"/>
                <w:sz w:val="14"/>
                <w:szCs w:val="14"/>
                <w:shd w:val="clear" w:color="auto" w:fill="FFFFFF"/>
              </w:rPr>
              <w:t xml:space="preserve"> 154.2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A302CA" w:rsidRPr="00A302CA" w:rsidRDefault="00A302CA" w:rsidP="00A302CA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  <w:r>
              <w:rPr>
                <w:rFonts w:ascii="MS Gothic" w:eastAsia="MS Gothic" w:hAnsi="MS Gothic" w:cs="MS Gothic" w:hint="eastAsia"/>
                <w:color w:val="202122"/>
                <w:sz w:val="21"/>
                <w:szCs w:val="21"/>
                <w:shd w:val="clear" w:color="auto" w:fill="FFFFFF"/>
              </w:rPr>
              <w:t>〃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––</w:t>
            </w:r>
          </w:p>
        </w:tc>
      </w:tr>
    </w:tbl>
    <w:p w:rsidR="00242C0A" w:rsidRDefault="00242C0A" w:rsidP="00A302CA"/>
    <w:p w:rsidR="00242C0A" w:rsidRDefault="00242C0A" w:rsidP="00A302CA"/>
    <w:p w:rsidR="00054B30" w:rsidRPr="00242C0A" w:rsidRDefault="00242C0A" w:rsidP="00054B30">
      <w:pPr>
        <w:pStyle w:val="Caption"/>
        <w:keepNext/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</w:pPr>
      <w:r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 xml:space="preserve">Supplementary </w:t>
      </w:r>
      <w:r w:rsidR="00054B30"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 xml:space="preserve">Table </w:t>
      </w:r>
      <w:r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>S</w:t>
      </w:r>
      <w:r w:rsidR="00054B30"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begin"/>
      </w:r>
      <w:r w:rsidR="00054B30"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instrText xml:space="preserve"> SEQ Table \* ARABIC </w:instrText>
      </w:r>
      <w:r w:rsidR="00054B30"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separate"/>
      </w:r>
      <w:r w:rsidR="007457BE"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16"/>
          <w:szCs w:val="16"/>
        </w:rPr>
        <w:t>2</w:t>
      </w:r>
      <w:r w:rsidR="00054B30" w:rsidRPr="00242C0A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end"/>
      </w:r>
      <w:r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. </w:t>
      </w:r>
      <w:r w:rsidRPr="00242C0A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The crystallographic properties of COVID-19 main protease with its native ligand N3 (PDB ID: 6LU7)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21"/>
        <w:gridCol w:w="890"/>
        <w:gridCol w:w="986"/>
        <w:gridCol w:w="1189"/>
        <w:gridCol w:w="1462"/>
        <w:gridCol w:w="1085"/>
        <w:gridCol w:w="823"/>
        <w:gridCol w:w="1198"/>
        <w:gridCol w:w="772"/>
      </w:tblGrid>
      <w:tr w:rsidR="00054B30" w:rsidRPr="00054B30" w:rsidTr="00242C0A">
        <w:trPr>
          <w:trHeight w:val="322"/>
        </w:trPr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PDB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Enzy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Classif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Organis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Expression Syste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Meth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Resolu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Total Structure Weigh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Atom Count</w:t>
            </w:r>
          </w:p>
        </w:tc>
      </w:tr>
      <w:tr w:rsidR="00054B30" w:rsidRPr="00054B30" w:rsidTr="00242C0A">
        <w:trPr>
          <w:trHeight w:val="381"/>
        </w:trPr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6LU7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Main Protease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Viral Protein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SARS Corona Virus 2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Escherichia coli BL21 (DE3)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X-Ray Diffraction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hd w:val="clear" w:color="auto" w:fill="FFFFFF"/>
              <w:spacing w:before="100" w:beforeAutospacing="1" w:after="100" w:afterAutospacing="1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2.16 Å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34.51 kDa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center"/>
          </w:tcPr>
          <w:p w:rsidR="00054B30" w:rsidRPr="00054B30" w:rsidRDefault="00054B30" w:rsidP="00242C0A">
            <w:pPr>
              <w:spacing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054B30">
              <w:rPr>
                <w:rFonts w:ascii="Times New Roman" w:eastAsia="Calibri" w:hAnsi="Times New Roman" w:cs="Times New Roman"/>
                <w:sz w:val="14"/>
                <w:szCs w:val="14"/>
              </w:rPr>
              <w:t>2500</w:t>
            </w:r>
          </w:p>
        </w:tc>
      </w:tr>
    </w:tbl>
    <w:p w:rsidR="00054B30" w:rsidRDefault="00054B30" w:rsidP="00A302CA"/>
    <w:p w:rsidR="00242C0A" w:rsidRDefault="00242C0A" w:rsidP="00A302CA"/>
    <w:p w:rsidR="00242C0A" w:rsidRPr="00236AB8" w:rsidRDefault="00242C0A" w:rsidP="00236AB8">
      <w:pPr>
        <w:pStyle w:val="Caption"/>
        <w:keepNext/>
        <w:jc w:val="center"/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</w:pP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lastRenderedPageBreak/>
        <w:t>Supplementary Table S</w:t>
      </w: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begin"/>
      </w: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instrText xml:space="preserve"> SEQ Table \* ARABIC </w:instrText>
      </w: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separate"/>
      </w:r>
      <w:r w:rsidR="007457BE" w:rsidRPr="00236AB8"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16"/>
          <w:szCs w:val="16"/>
        </w:rPr>
        <w:t>3</w:t>
      </w: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fldChar w:fldCharType="end"/>
      </w:r>
      <w:r w:rsidRPr="00236AB8">
        <w:rPr>
          <w:rFonts w:asciiTheme="majorBidi" w:hAnsiTheme="majorBidi" w:cstheme="majorBidi"/>
          <w:b/>
          <w:bCs/>
          <w:i w:val="0"/>
          <w:iCs w:val="0"/>
          <w:color w:val="auto"/>
          <w:sz w:val="16"/>
          <w:szCs w:val="16"/>
        </w:rPr>
        <w:t>.</w:t>
      </w:r>
      <w:r w:rsidRPr="00236AB8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binding energies (ΔG) and Root Mean Square Deviation (RMSD) values of 50 compounds of </w:t>
      </w:r>
      <w:r w:rsidRPr="00236AB8">
        <w:rPr>
          <w:rFonts w:asciiTheme="majorBidi" w:hAnsiTheme="majorBidi" w:cstheme="majorBidi"/>
          <w:color w:val="auto"/>
          <w:sz w:val="16"/>
          <w:szCs w:val="16"/>
        </w:rPr>
        <w:t>C. citratus</w:t>
      </w:r>
      <w:r w:rsidRPr="00236AB8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obtained by docking with the main protease (PDB ID: 6LU7)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98"/>
        <w:gridCol w:w="2192"/>
        <w:gridCol w:w="1138"/>
        <w:gridCol w:w="951"/>
      </w:tblGrid>
      <w:tr w:rsidR="00242C0A" w:rsidRPr="00242C0A" w:rsidTr="00242C0A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  <w:t>Sr No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  <w:t>Compoun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  <w:t>Docking Scor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b/>
                <w:bCs/>
                <w:sz w:val="14"/>
                <w:szCs w:val="14"/>
              </w:rPr>
              <w:t>RMSD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Tannic acid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8.12501907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3457758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Isoorientin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7.3843851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2086099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Swertiajaponin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7.3335518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1781551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hlorogenic acid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8832526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04582047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ymbopogonol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48206711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68587506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Warfari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3250904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81630361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7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tral diethyl acetal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30906057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42593336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tral acetat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1812167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32145476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Luteolin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1779894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84351552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0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Kaempfer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1317591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95807325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anidan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6.0234966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5389291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beta-</w:t>
            </w: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Eudesmol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8140282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971954167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adin-4-en-10-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8139514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36495137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4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Geranyl acetat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7943611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47860849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5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Quercetin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783028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17935121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Elemol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6148095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32408929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ymbopogone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5572223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62206423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Flav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5262904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5604511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Decana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4881935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75112987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0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Flavan-3-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4316220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8542232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-Hydroxyflav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4219064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1156518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tronella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3052868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2337938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3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Selina-6-en-4-ol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33551025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924315631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Humulene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2356319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7630219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Linalool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2137026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3959438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6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tronellol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17844391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15874279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(E)-beta-Ocime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997228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817325652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,7-Dimethyl-2,6-octadiena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805354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688222706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tra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575470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93864202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0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Neral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3121805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05498183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Anthraquin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27643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33883202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Photocitral</w:t>
            </w:r>
            <w:proofErr w:type="spellEnd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 xml:space="preserve"> A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5.0053005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35120523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3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Perillene</w:t>
            </w:r>
            <w:proofErr w:type="spellEnd"/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93853951</w:t>
            </w:r>
          </w:p>
        </w:tc>
        <w:tc>
          <w:tcPr>
            <w:tcW w:w="0" w:type="auto"/>
            <w:tcBorders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4440041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affeic ac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9163904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.28890371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5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Beta-Pinene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88864183</w:t>
            </w:r>
          </w:p>
        </w:tc>
        <w:tc>
          <w:tcPr>
            <w:tcW w:w="0" w:type="auto"/>
            <w:tcBorders>
              <w:top w:val="nil"/>
            </w:tcBorders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2985452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Myrten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7646784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04850042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arv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7277116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7752134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Sabinene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726334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96676021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is-Verben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6562914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422109783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0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Verben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6215758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0099229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Limone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6177325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0040309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2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  <w:lang w:val="nl-NL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  <w:lang w:val="nl-NL"/>
              </w:rPr>
              <w:t>(2S,4R)-p-Mentha-1(7),8-dien-2-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56072235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8190970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Eucalypt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5521721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764431655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4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Gallic acid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5116052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9254810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5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trans-</w:t>
            </w:r>
            <w:proofErr w:type="spellStart"/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arveol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4324808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.31258917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6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proofErr w:type="spellStart"/>
            <w:r w:rsidRPr="00242C0A">
              <w:rPr>
                <w:rFonts w:asciiTheme="majorBidi" w:eastAsia="Calibri" w:hAnsiTheme="majorBidi" w:cstheme="majorBidi"/>
                <w:color w:val="212121"/>
                <w:sz w:val="14"/>
                <w:szCs w:val="14"/>
                <w:shd w:val="clear" w:color="auto" w:fill="FFFFFF"/>
              </w:rPr>
              <w:t>Myrtanal</w:t>
            </w:r>
            <w:proofErr w:type="spellEnd"/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37368965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7157766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7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Naphthale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2857418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3.52768898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Hydroquino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15826368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2.92524552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49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Catechol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04190731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1.45527864</w:t>
            </w:r>
          </w:p>
        </w:tc>
      </w:tr>
      <w:tr w:rsidR="00242C0A" w:rsidRPr="00242C0A" w:rsidTr="00242C0A">
        <w:trPr>
          <w:jc w:val="center"/>
        </w:trPr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50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alpha-Pinene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-4.43521023</w:t>
            </w:r>
          </w:p>
        </w:tc>
        <w:tc>
          <w:tcPr>
            <w:tcW w:w="0" w:type="auto"/>
          </w:tcPr>
          <w:p w:rsidR="00242C0A" w:rsidRPr="00242C0A" w:rsidRDefault="00242C0A" w:rsidP="00242C0A">
            <w:pPr>
              <w:spacing w:after="0"/>
              <w:jc w:val="center"/>
              <w:rPr>
                <w:rFonts w:asciiTheme="majorBidi" w:eastAsia="Calibri" w:hAnsiTheme="majorBidi" w:cstheme="majorBidi"/>
                <w:sz w:val="14"/>
                <w:szCs w:val="14"/>
              </w:rPr>
            </w:pPr>
            <w:r w:rsidRPr="00242C0A">
              <w:rPr>
                <w:rFonts w:asciiTheme="majorBidi" w:eastAsia="Calibri" w:hAnsiTheme="majorBidi" w:cstheme="majorBidi"/>
                <w:sz w:val="14"/>
                <w:szCs w:val="14"/>
              </w:rPr>
              <w:t>0.854688048</w:t>
            </w:r>
          </w:p>
        </w:tc>
      </w:tr>
    </w:tbl>
    <w:p w:rsidR="00242C0A" w:rsidRDefault="00242C0A" w:rsidP="00A302CA"/>
    <w:sectPr w:rsidR="00242C0A" w:rsidSect="00A47AE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02CA"/>
    <w:rsid w:val="00054B30"/>
    <w:rsid w:val="00236AB8"/>
    <w:rsid w:val="00242C0A"/>
    <w:rsid w:val="003C1F57"/>
    <w:rsid w:val="007457BE"/>
    <w:rsid w:val="00A302CA"/>
    <w:rsid w:val="00A47AE2"/>
    <w:rsid w:val="00B806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K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062B39"/>
  <w15:chartTrackingRefBased/>
  <w15:docId w15:val="{A074A75B-349F-41FC-99E5-581F3BC006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302C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A302CA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chem.ncbi.nlm.nih.gov/" TargetMode="External"/><Relationship Id="rId13" Type="http://schemas.openxmlformats.org/officeDocument/2006/relationships/hyperlink" Target="https://pubchem.ncbi.nlm.nih.gov/" TargetMode="External"/><Relationship Id="rId18" Type="http://schemas.openxmlformats.org/officeDocument/2006/relationships/hyperlink" Target="https://pubchem.ncbi.nlm.nih.gov/" TargetMode="External"/><Relationship Id="rId26" Type="http://schemas.openxmlformats.org/officeDocument/2006/relationships/hyperlink" Target="https://pubchem.ncbi.nlm.nih.gov/" TargetMode="External"/><Relationship Id="rId39" Type="http://schemas.openxmlformats.org/officeDocument/2006/relationships/hyperlink" Target="https://pubchem.ncbi.nlm.nih.gov/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pubchem.ncbi.nlm.nih.gov/" TargetMode="External"/><Relationship Id="rId34" Type="http://schemas.openxmlformats.org/officeDocument/2006/relationships/hyperlink" Target="https://pubchem.ncbi.nlm.nih.gov/" TargetMode="External"/><Relationship Id="rId42" Type="http://schemas.openxmlformats.org/officeDocument/2006/relationships/hyperlink" Target="https://pubchem.ncbi.nlm.nih.gov/" TargetMode="External"/><Relationship Id="rId47" Type="http://schemas.openxmlformats.org/officeDocument/2006/relationships/fontTable" Target="fontTable.xml"/><Relationship Id="rId7" Type="http://schemas.openxmlformats.org/officeDocument/2006/relationships/hyperlink" Target="https://pubchem.ncbi.nlm.nih.gov/" TargetMode="External"/><Relationship Id="rId12" Type="http://schemas.openxmlformats.org/officeDocument/2006/relationships/hyperlink" Target="https://pubchem.ncbi.nlm.nih.gov/" TargetMode="External"/><Relationship Id="rId17" Type="http://schemas.openxmlformats.org/officeDocument/2006/relationships/hyperlink" Target="https://pubchem.ncbi.nlm.nih.gov/" TargetMode="External"/><Relationship Id="rId25" Type="http://schemas.openxmlformats.org/officeDocument/2006/relationships/hyperlink" Target="https://pubchem.ncbi.nlm.nih.gov/" TargetMode="External"/><Relationship Id="rId33" Type="http://schemas.openxmlformats.org/officeDocument/2006/relationships/hyperlink" Target="https://pubchem.ncbi.nlm.nih.gov/" TargetMode="External"/><Relationship Id="rId38" Type="http://schemas.openxmlformats.org/officeDocument/2006/relationships/hyperlink" Target="https://pubchem.ncbi.nlm.nih.gov/" TargetMode="External"/><Relationship Id="rId46" Type="http://schemas.openxmlformats.org/officeDocument/2006/relationships/hyperlink" Target="https://pubchem.ncbi.nlm.nih.gov/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pubchem.ncbi.nlm.nih.gov/" TargetMode="External"/><Relationship Id="rId20" Type="http://schemas.openxmlformats.org/officeDocument/2006/relationships/hyperlink" Target="https://pubchem.ncbi.nlm.nih.gov/" TargetMode="External"/><Relationship Id="rId29" Type="http://schemas.openxmlformats.org/officeDocument/2006/relationships/hyperlink" Target="https://pubchem.ncbi.nlm.nih.gov/" TargetMode="External"/><Relationship Id="rId41" Type="http://schemas.openxmlformats.org/officeDocument/2006/relationships/hyperlink" Target="https://pubchem.ncbi.nlm.nih.gov/" TargetMode="External"/><Relationship Id="rId1" Type="http://schemas.openxmlformats.org/officeDocument/2006/relationships/styles" Target="styles.xml"/><Relationship Id="rId6" Type="http://schemas.openxmlformats.org/officeDocument/2006/relationships/hyperlink" Target="https://pubchem.ncbi.nlm.nih.gov/" TargetMode="External"/><Relationship Id="rId11" Type="http://schemas.openxmlformats.org/officeDocument/2006/relationships/hyperlink" Target="https://pubchem.ncbi.nlm.nih.gov/" TargetMode="External"/><Relationship Id="rId24" Type="http://schemas.openxmlformats.org/officeDocument/2006/relationships/hyperlink" Target="https://pubchem.ncbi.nlm.nih.gov/" TargetMode="External"/><Relationship Id="rId32" Type="http://schemas.openxmlformats.org/officeDocument/2006/relationships/hyperlink" Target="https://pubchem.ncbi.nlm.nih.gov/" TargetMode="External"/><Relationship Id="rId37" Type="http://schemas.openxmlformats.org/officeDocument/2006/relationships/hyperlink" Target="https://pubchem.ncbi.nlm.nih.gov/" TargetMode="External"/><Relationship Id="rId40" Type="http://schemas.openxmlformats.org/officeDocument/2006/relationships/hyperlink" Target="https://pubchem.ncbi.nlm.nih.gov/" TargetMode="External"/><Relationship Id="rId45" Type="http://schemas.openxmlformats.org/officeDocument/2006/relationships/hyperlink" Target="https://pubchem.ncbi.nlm.nih.gov/" TargetMode="External"/><Relationship Id="rId5" Type="http://schemas.openxmlformats.org/officeDocument/2006/relationships/hyperlink" Target="https://pubchem.ncbi.nlm.nih.gov/" TargetMode="External"/><Relationship Id="rId15" Type="http://schemas.openxmlformats.org/officeDocument/2006/relationships/hyperlink" Target="https://pubchem.ncbi.nlm.nih.gov/" TargetMode="External"/><Relationship Id="rId23" Type="http://schemas.openxmlformats.org/officeDocument/2006/relationships/hyperlink" Target="https://pubchem.ncbi.nlm.nih.gov/" TargetMode="External"/><Relationship Id="rId28" Type="http://schemas.openxmlformats.org/officeDocument/2006/relationships/hyperlink" Target="https://pubchem.ncbi.nlm.nih.gov/" TargetMode="External"/><Relationship Id="rId36" Type="http://schemas.openxmlformats.org/officeDocument/2006/relationships/hyperlink" Target="https://pubchem.ncbi.nlm.nih.gov/" TargetMode="External"/><Relationship Id="rId10" Type="http://schemas.openxmlformats.org/officeDocument/2006/relationships/hyperlink" Target="https://pubchem.ncbi.nlm.nih.gov/" TargetMode="External"/><Relationship Id="rId19" Type="http://schemas.openxmlformats.org/officeDocument/2006/relationships/hyperlink" Target="https://pubchem.ncbi.nlm.nih.gov/" TargetMode="External"/><Relationship Id="rId31" Type="http://schemas.openxmlformats.org/officeDocument/2006/relationships/hyperlink" Target="https://pubchem.ncbi.nlm.nih.gov/" TargetMode="External"/><Relationship Id="rId44" Type="http://schemas.openxmlformats.org/officeDocument/2006/relationships/hyperlink" Target="https://pubchem.ncbi.nlm.nih.gov/" TargetMode="External"/><Relationship Id="rId4" Type="http://schemas.openxmlformats.org/officeDocument/2006/relationships/hyperlink" Target="https://pubchem.ncbi.nlm.nih.gov/" TargetMode="External"/><Relationship Id="rId9" Type="http://schemas.openxmlformats.org/officeDocument/2006/relationships/hyperlink" Target="https://pubchem.ncbi.nlm.nih.gov/" TargetMode="External"/><Relationship Id="rId14" Type="http://schemas.openxmlformats.org/officeDocument/2006/relationships/hyperlink" Target="https://pubchem.ncbi.nlm.nih.gov/" TargetMode="External"/><Relationship Id="rId22" Type="http://schemas.openxmlformats.org/officeDocument/2006/relationships/hyperlink" Target="https://pubchem.ncbi.nlm.nih.gov/" TargetMode="External"/><Relationship Id="rId27" Type="http://schemas.openxmlformats.org/officeDocument/2006/relationships/hyperlink" Target="https://pubchem.ncbi.nlm.nih.gov/" TargetMode="External"/><Relationship Id="rId30" Type="http://schemas.openxmlformats.org/officeDocument/2006/relationships/hyperlink" Target="https://pubchem.ncbi.nlm.nih.gov/" TargetMode="External"/><Relationship Id="rId35" Type="http://schemas.openxmlformats.org/officeDocument/2006/relationships/hyperlink" Target="https://pubchem.ncbi.nlm.nih.gov/" TargetMode="External"/><Relationship Id="rId43" Type="http://schemas.openxmlformats.org/officeDocument/2006/relationships/hyperlink" Target="https://pubchem.ncbi.nlm.nih.gov/" TargetMode="External"/><Relationship Id="rId48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480</Words>
  <Characters>42636</Characters>
  <Application>Microsoft Office Word</Application>
  <DocSecurity>0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3-03-02T12:49:00Z</dcterms:created>
  <dcterms:modified xsi:type="dcterms:W3CDTF">2023-03-02T15:31:00Z</dcterms:modified>
</cp:coreProperties>
</file>